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8A69FD" w:rsidRDefault="00F60FCB" w:rsidP="00F60FCB">
      <w:pPr>
        <w:rPr>
          <w:b/>
          <w:bCs/>
        </w:rPr>
      </w:pPr>
      <w:r w:rsidRPr="00F60FCB">
        <w:rPr>
          <w:b/>
          <w:bCs/>
        </w:rPr>
        <w:t xml:space="preserve">Introduction </w:t>
      </w:r>
    </w:p>
    <w:p w14:paraId="09D490E7" w14:textId="19CD781A" w:rsidR="007C5BEC" w:rsidRPr="0090243F" w:rsidRDefault="007C5BEC" w:rsidP="00F60FCB">
      <w:pPr>
        <w:rPr>
          <w:i/>
          <w:iCs/>
        </w:rPr>
      </w:pPr>
      <w:r w:rsidRPr="0090243F">
        <w:rPr>
          <w:i/>
          <w:iCs/>
        </w:rPr>
        <w:t xml:space="preserve">Forest cover and forest loss across SEA. Emerging economies based on natural resources. </w:t>
      </w:r>
    </w:p>
    <w:p w14:paraId="420FC14A" w14:textId="03BE12FC"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Geist and Lambin,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expansion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Kaimowitz and Fauné, 2003; Price, 2020)</w:t>
      </w:r>
      <w:r w:rsidR="008C0DC9">
        <w:fldChar w:fldCharType="end"/>
      </w:r>
      <w:r w:rsidR="009E7236">
        <w:t>.</w:t>
      </w:r>
      <w:r w:rsidR="00277B83">
        <w:t xml:space="preserve"> </w:t>
      </w:r>
      <w:r w:rsidR="008A69FD">
        <w:t>Globally, land conversion for commodity production is the single largest driver of deforestation</w:t>
      </w:r>
      <w:r w:rsidR="004D60CD">
        <w:t xml:space="preserve"> </w:t>
      </w:r>
      <w:r w:rsidR="004D60CD">
        <w:fldChar w:fldCharType="begin"/>
      </w:r>
      <w:r w:rsidR="004D60CD">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4D60CD">
        <w:fldChar w:fldCharType="separate"/>
      </w:r>
      <w:r w:rsidR="004D60CD" w:rsidRPr="004D60CD">
        <w:rPr>
          <w:rFonts w:ascii="Calibri" w:hAnsi="Calibri" w:cs="Calibri"/>
        </w:rPr>
        <w:t>(Curtis et al., 2018)</w:t>
      </w:r>
      <w:r w:rsidR="004D60CD">
        <w:fldChar w:fldCharType="end"/>
      </w:r>
      <w:r w:rsidR="004D60CD">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671C5CD2" w14:textId="53C3EE1E" w:rsidR="007C5BEC" w:rsidRPr="00F17E1D" w:rsidRDefault="007C5BEC" w:rsidP="00F60FCB">
      <w:pPr>
        <w:rPr>
          <w:i/>
          <w:iCs/>
        </w:rPr>
      </w:pPr>
      <w:r w:rsidRPr="00F17E1D">
        <w:rPr>
          <w:i/>
          <w:iCs/>
        </w:rPr>
        <w:t xml:space="preserve">Importance and difficulties of </w:t>
      </w:r>
      <w:bookmarkStart w:id="0" w:name="_Hlk78203102"/>
      <w:r w:rsidRPr="00F17E1D">
        <w:rPr>
          <w:i/>
          <w:iCs/>
        </w:rPr>
        <w:t xml:space="preserve">understanding relationships between economics, socioeconomics, and forests at different scales. Important for developing sustainable forestry policies and for predicting forest loss so as to target interventions. </w:t>
      </w:r>
      <w:bookmarkEnd w:id="0"/>
      <w:r w:rsidR="00EB1A92" w:rsidRPr="00F17E1D">
        <w:rPr>
          <w:i/>
          <w:iCs/>
        </w:rPr>
        <w:t>Forest gain can be achieved in both open and closed countries, but deforestation might be accelerated in countries undergoing social transition (Imai et al 2018).</w:t>
      </w:r>
    </w:p>
    <w:p w14:paraId="398D33CA" w14:textId="467584C9"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 xml:space="preserve">(Imai et </w:t>
      </w:r>
      <w:r w:rsidR="00372A33" w:rsidRPr="00372A33">
        <w:rPr>
          <w:rFonts w:ascii="Calibri" w:hAnsi="Calibri" w:cs="Calibri"/>
        </w:rPr>
        <w:lastRenderedPageBreak/>
        <w:t>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765EB82D" w14:textId="65478621" w:rsidR="007C5BEC" w:rsidRPr="00426F41" w:rsidRDefault="007C5BEC" w:rsidP="00F60FCB">
      <w:pPr>
        <w:rPr>
          <w:i/>
          <w:iCs/>
        </w:rPr>
      </w:pPr>
      <w:r w:rsidRPr="00426F41">
        <w:rPr>
          <w:i/>
          <w:iCs/>
        </w:rPr>
        <w:t>Approaches to modelling these relationships. Mini literature review. Identify some key papers from Asia that model these relationships. What approach did they take? What are the potential flaw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Ceddia,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Stevens and Dragićević,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745BD2F1"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Bhattarai and Hammig, 2004; Ceddia,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Zuur et al., 2009)</w:t>
      </w:r>
      <w:r w:rsidR="001D152F">
        <w:fldChar w:fldCharType="end"/>
      </w:r>
      <w:r w:rsidR="001D152F">
        <w:t xml:space="preserve">. Studies have used these, and other regression-type models, to investigate the relationships between LUC and national income and forest policies </w:t>
      </w:r>
      <w:r w:rsidR="001D152F">
        <w:lastRenderedPageBreak/>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Bhattarai and Hammig,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Ceddia,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Ceddia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Culas,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1"/>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Zuur et al., 2009)</w:t>
      </w:r>
      <w:r w:rsidR="0039569B">
        <w:fldChar w:fldCharType="end"/>
      </w:r>
      <w:r w:rsidR="0039569B">
        <w:t>, but can also highlight potential problems with ‘global’ predictions (i.e., 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Bhattari and Hammig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1"/>
      <w:r w:rsidR="00E804F9">
        <w:rPr>
          <w:rStyle w:val="CommentReference"/>
        </w:rPr>
        <w:commentReference w:id="1"/>
      </w:r>
      <w:r w:rsidR="0045013F">
        <w:t xml:space="preserve">Furthermore, some studies fail to even specify the statistical </w:t>
      </w:r>
      <w:r w:rsidR="00E804F9">
        <w:t xml:space="preserve">or modelling approaches used to arrive at their conclusions </w:t>
      </w:r>
      <w:r w:rsidR="00E804F9">
        <w:fldChar w:fldCharType="begin"/>
      </w:r>
      <w:r w:rsidR="00E804F9">
        <w:instrText xml:space="preserve"> ADDIN ZOTERO_ITEM CSL_CITATION {"citationID":"lklnktUm","properties":{"formattedCitation":"(Gao and Liu, 2012)","plainCitation":"(Gao and Liu, 2012)","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Beever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4A2C34DC" w14:textId="3EE8F898" w:rsidR="00A12239" w:rsidRPr="00A12239" w:rsidRDefault="00A12239" w:rsidP="00F60FCB">
      <w:pPr>
        <w:rPr>
          <w:i/>
          <w:iCs/>
        </w:rPr>
      </w:pPr>
      <w:r>
        <w:rPr>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 xml:space="preserve">In the decades following the 1991 Paris Peace accords,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Eliste and Zorya, 2015; Hughes and Un, 2011)</w:t>
      </w:r>
      <w:r w:rsidR="004A6383">
        <w:fldChar w:fldCharType="end"/>
      </w:r>
      <w:r w:rsidR="004A6383">
        <w:t xml:space="preserve">. </w:t>
      </w:r>
      <w:r w:rsidR="004A6383">
        <w:t>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Siem Reap, and their surrounds.</w:t>
      </w:r>
      <w:r w:rsidR="004A6383">
        <w:t xml:space="preserve">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Eliste and Zorya, 2015)</w:t>
      </w:r>
      <w:r w:rsidR="00CF3331">
        <w:fldChar w:fldCharType="end"/>
      </w:r>
      <w:r w:rsidR="00723EAC">
        <w:t xml:space="preserve">. These concessions drove </w:t>
      </w:r>
      <w:r w:rsidR="00CF3331">
        <w:t>most of</w:t>
      </w:r>
      <w:r w:rsidR="00723EAC">
        <w:t xml:space="preserve"> the growth within the </w:t>
      </w:r>
      <w:r w:rsidR="00723EAC">
        <w:t>agricultural sector</w:t>
      </w:r>
      <w:r w:rsidR="00723EAC">
        <w:t xml:space="preserve">, and despite having </w:t>
      </w:r>
      <w:r w:rsidR="00723EAC">
        <w:lastRenderedPageBreak/>
        <w:t>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Global Witness, 2013; Vrieze and Kuch, 2012; Watson et al., 2014)</w:t>
      </w:r>
      <w:r w:rsidR="00CF3331">
        <w:fldChar w:fldCharType="end"/>
      </w:r>
      <w:r w:rsidR="00723EAC">
        <w:t xml:space="preserve">. </w:t>
      </w:r>
    </w:p>
    <w:p w14:paraId="15CD0471" w14:textId="3D041635"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with more than 33% of the population either in severe poverty or vulnerable to severe 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Rural poverty and reliance on natural resources have been exacerbated by decades of insecure land tenure, followed by several ambitious, yet poorly governed, land tenure policies such as Directive 01 (</w:t>
      </w:r>
      <w:r w:rsidR="00666098" w:rsidRPr="00666098">
        <w:rPr>
          <w:highlight w:val="yellow"/>
        </w:rPr>
        <w:t>refs – Milne plus the one from paddd paper</w:t>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2"/>
      <w:r w:rsidR="003A6A42">
        <w:t>see Thesis appendix</w:t>
      </w:r>
      <w:commentRangeEnd w:id="2"/>
      <w:r w:rsidR="003A6A42">
        <w:rPr>
          <w:rStyle w:val="CommentReference"/>
        </w:rPr>
        <w:commentReference w:id="2"/>
      </w:r>
      <w:r w:rsidR="003A6A42">
        <w:t xml:space="preserve">).   </w:t>
      </w:r>
      <w:r w:rsidR="00D71E7B">
        <w:t xml:space="preserve"> </w:t>
      </w:r>
      <w:r>
        <w:t xml:space="preserve"> </w:t>
      </w:r>
    </w:p>
    <w:p w14:paraId="2771FF04" w14:textId="11CCEE50"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suggests that the country is on the increasing trajectory of the Environmental Kuznet’s Curve, whereby national economic development is improved at the expense of forest cover (</w:t>
      </w:r>
      <w:r w:rsidR="00222D11" w:rsidRPr="00666098">
        <w:rPr>
          <w:highlight w:val="yellow"/>
        </w:rPr>
        <w:t>ref)</w:t>
      </w:r>
      <w:r w:rsidR="00222D11">
        <w:t xml:space="preserve">. </w:t>
      </w:r>
      <w:r w:rsidR="009520ED">
        <w:t>This theory is supported by evidence of increased forest loss within agro-industrial land concessions, highlighting these economic concessions as key drivers of deforestation.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9520ED" w:rsidRPr="00666098">
        <w:rPr>
          <w:highlight w:val="yellow"/>
        </w:rPr>
        <w:t>ref</w:t>
      </w:r>
      <w:r w:rsidR="009520ED">
        <w:t>), means that reducing forest loss and directing the country towards a forest transition (</w:t>
      </w:r>
      <w:r w:rsidR="009520ED" w:rsidRPr="00666098">
        <w:rPr>
          <w:highlight w:val="yellow"/>
        </w:rPr>
        <w:t>ref</w:t>
      </w:r>
      <w:r w:rsidR="009520ED">
        <w:t xml:space="preserve">) is important. Therefore, understanding the relationships between macroeconomics, socioeconomics, and forest cover at different scales across the country will be critical </w:t>
      </w:r>
      <w:r w:rsidR="00666098">
        <w:t xml:space="preserve">to inform sustainable economic policies and effective forest conservation programmes. </w:t>
      </w:r>
      <w:r w:rsidR="009520ED">
        <w:t xml:space="preserve"> </w:t>
      </w:r>
      <w:r w:rsidR="00222D11">
        <w:t xml:space="preserve">  </w:t>
      </w:r>
    </w:p>
    <w:p w14:paraId="5CE00D1D" w14:textId="623F4985" w:rsidR="00841EC2" w:rsidRPr="00841EC2" w:rsidRDefault="00841EC2">
      <w:pPr>
        <w:rPr>
          <w:i/>
          <w:iCs/>
        </w:rPr>
      </w:pPr>
      <w:r>
        <w:rPr>
          <w:i/>
          <w:iCs/>
        </w:rPr>
        <w:t>Final para – purpose of study</w:t>
      </w:r>
    </w:p>
    <w:sectPr w:rsidR="00841EC2" w:rsidRPr="00841EC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tthew Nuttall" w:date="2021-08-04T10:51:00Z" w:initials="MN">
    <w:p w14:paraId="42665B73" w14:textId="39C6B3E9" w:rsidR="00E804F9" w:rsidRDefault="00E804F9" w:rsidP="00E804F9">
      <w:pPr>
        <w:pStyle w:val="CommentText"/>
      </w:pPr>
      <w:r>
        <w:rPr>
          <w:rStyle w:val="CommentReference"/>
        </w:rPr>
        <w:annotationRef/>
      </w:r>
      <w:r>
        <w:t>Nils and Jeroen, can you check I’ve got this interpretation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2" w:author="Matthew Nuttall" w:date="2021-08-05T11:31:00Z" w:initials="MN">
    <w:p w14:paraId="33897DEB" w14:textId="6F163E3E" w:rsidR="003A6A42" w:rsidRDefault="003A6A4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2096A" w15:done="0"/>
  <w15:commentEx w15:paraId="33897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EFBE" w16cex:dateUtc="2021-08-04T09:51:00Z"/>
  <w16cex:commentExtensible w16cex:durableId="24B64A7F" w16cex:dateUtc="2021-08-05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2096A" w16cid:durableId="24B4EFBE"/>
  <w16cid:commentId w16cid:paraId="33897DEB" w16cid:durableId="24B64A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7584E"/>
    <w:rsid w:val="001A104A"/>
    <w:rsid w:val="001D152F"/>
    <w:rsid w:val="0020286A"/>
    <w:rsid w:val="00222D11"/>
    <w:rsid w:val="00226BE2"/>
    <w:rsid w:val="00241429"/>
    <w:rsid w:val="0025381F"/>
    <w:rsid w:val="00264263"/>
    <w:rsid w:val="00277B83"/>
    <w:rsid w:val="002D55B0"/>
    <w:rsid w:val="002E1632"/>
    <w:rsid w:val="00361F24"/>
    <w:rsid w:val="00372A33"/>
    <w:rsid w:val="0039569B"/>
    <w:rsid w:val="003A6A42"/>
    <w:rsid w:val="003C3D50"/>
    <w:rsid w:val="00406440"/>
    <w:rsid w:val="00421919"/>
    <w:rsid w:val="00425D56"/>
    <w:rsid w:val="00426F41"/>
    <w:rsid w:val="0045013F"/>
    <w:rsid w:val="00451077"/>
    <w:rsid w:val="00463897"/>
    <w:rsid w:val="004A6383"/>
    <w:rsid w:val="004B63AD"/>
    <w:rsid w:val="004D60CD"/>
    <w:rsid w:val="004F4C2D"/>
    <w:rsid w:val="00544327"/>
    <w:rsid w:val="005662E2"/>
    <w:rsid w:val="005760C1"/>
    <w:rsid w:val="00607930"/>
    <w:rsid w:val="00666098"/>
    <w:rsid w:val="00687221"/>
    <w:rsid w:val="00687B98"/>
    <w:rsid w:val="006A56AF"/>
    <w:rsid w:val="00723EAC"/>
    <w:rsid w:val="00740187"/>
    <w:rsid w:val="007C5BEC"/>
    <w:rsid w:val="007F04B7"/>
    <w:rsid w:val="0083539E"/>
    <w:rsid w:val="00841D7D"/>
    <w:rsid w:val="00841EC2"/>
    <w:rsid w:val="0085516E"/>
    <w:rsid w:val="008601E8"/>
    <w:rsid w:val="00894BA7"/>
    <w:rsid w:val="008A69FD"/>
    <w:rsid w:val="008B6ED5"/>
    <w:rsid w:val="008C0DC9"/>
    <w:rsid w:val="0090243F"/>
    <w:rsid w:val="00941455"/>
    <w:rsid w:val="009520ED"/>
    <w:rsid w:val="009E7236"/>
    <w:rsid w:val="00A12239"/>
    <w:rsid w:val="00A245E7"/>
    <w:rsid w:val="00A40E2F"/>
    <w:rsid w:val="00A50804"/>
    <w:rsid w:val="00A86E77"/>
    <w:rsid w:val="00AE14C6"/>
    <w:rsid w:val="00B35044"/>
    <w:rsid w:val="00BF441F"/>
    <w:rsid w:val="00C2269D"/>
    <w:rsid w:val="00C4246E"/>
    <w:rsid w:val="00C4380C"/>
    <w:rsid w:val="00CC15C8"/>
    <w:rsid w:val="00CE3618"/>
    <w:rsid w:val="00CF3331"/>
    <w:rsid w:val="00D70B02"/>
    <w:rsid w:val="00D71E7B"/>
    <w:rsid w:val="00DD239D"/>
    <w:rsid w:val="00E06C0E"/>
    <w:rsid w:val="00E804F9"/>
    <w:rsid w:val="00E96751"/>
    <w:rsid w:val="00EB1A92"/>
    <w:rsid w:val="00EC1665"/>
    <w:rsid w:val="00F17E1D"/>
    <w:rsid w:val="00F27DF2"/>
    <w:rsid w:val="00F46CD7"/>
    <w:rsid w:val="00F60FCB"/>
    <w:rsid w:val="00F74B05"/>
    <w:rsid w:val="00FD3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semiHidden/>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99</TotalTime>
  <Pages>4</Pages>
  <Words>24573</Words>
  <Characters>140070</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3</cp:revision>
  <dcterms:created xsi:type="dcterms:W3CDTF">2021-04-06T13:27:00Z</dcterms:created>
  <dcterms:modified xsi:type="dcterms:W3CDTF">2021-08-0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dGMWVdy"/&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